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rsidP="008B0A58">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 xml:space="preserve">Gerador de quadros de apresentação de dados em formato de </w:t>
      </w:r>
      <w:proofErr w:type="spellStart"/>
      <w:r>
        <w:rPr>
          <w:rFonts w:cs="Times New Roman"/>
          <w:b/>
          <w:bCs/>
          <w:sz w:val="28"/>
          <w:szCs w:val="28"/>
        </w:rPr>
        <w:t>Dashboards</w:t>
      </w:r>
      <w:proofErr w:type="spellEnd"/>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 xml:space="preserve">Gerador de quadros de apresentação de dados em formato de </w:t>
      </w:r>
      <w:proofErr w:type="spellStart"/>
      <w:r>
        <w:rPr>
          <w:rFonts w:cs="Times New Roman"/>
          <w:b/>
          <w:bCs/>
          <w:sz w:val="28"/>
          <w:szCs w:val="28"/>
        </w:rPr>
        <w:t>Dashboards</w:t>
      </w:r>
      <w:proofErr w:type="spellEnd"/>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a que chamamos comumente de </w:t>
      </w:r>
      <w:proofErr w:type="spellStart"/>
      <w:r w:rsidR="00E034AB" w:rsidRPr="002B2829">
        <w:rPr>
          <w:rFonts w:cs="Times New Roman"/>
          <w:szCs w:val="24"/>
        </w:rPr>
        <w:t>Dashboards</w:t>
      </w:r>
      <w:proofErr w:type="spellEnd"/>
      <w:r w:rsidR="00E034AB" w:rsidRPr="002B2829">
        <w:rPr>
          <w:rFonts w:cs="Times New Roman"/>
          <w:szCs w:val="24"/>
        </w:rPr>
        <w:t>.</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 xml:space="preserve">Desenvolvimento de aplicações, apresentação de dados, </w:t>
      </w:r>
      <w:proofErr w:type="spellStart"/>
      <w:r w:rsidR="00E034AB" w:rsidRPr="002B2829">
        <w:rPr>
          <w:rFonts w:cs="Times New Roman"/>
          <w:szCs w:val="24"/>
        </w:rPr>
        <w:t>dashboards</w:t>
      </w:r>
      <w:proofErr w:type="spellEnd"/>
      <w:r w:rsidR="00E034AB" w:rsidRPr="002B2829">
        <w:rPr>
          <w:rFonts w:cs="Times New Roman"/>
          <w:szCs w:val="24"/>
        </w:rPr>
        <w:t>,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w:t>
      </w:r>
      <w:proofErr w:type="spellStart"/>
      <w:r w:rsidR="00E034AB" w:rsidRPr="002B2829">
        <w:rPr>
          <w:rFonts w:cs="Times New Roman"/>
          <w:szCs w:val="24"/>
        </w:rPr>
        <w:t>dashboards</w:t>
      </w:r>
      <w:proofErr w:type="spellEnd"/>
      <w:r w:rsidR="00E034AB" w:rsidRPr="002B2829">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680DCF">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680DCF">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680DCF">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680DCF">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680DCF">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rsidP="008B0A58">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mesmo tempo é assustador e valioso: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rsidP="008B0A58">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rsidP="008B0A58">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rsidP="008B0A58">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milhões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rsidP="008B0A58">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rsidP="008B0A58">
      <w:pPr>
        <w:pPrChange w:id="43" w:author="glaubergad" w:date="2019-03-04T20:22:00Z">
          <w:pPr>
            <w:pStyle w:val="Paragrafo-Artigo"/>
            <w:spacing w:line="360" w:lineRule="auto"/>
            <w:ind w:firstLine="1134"/>
          </w:pPr>
        </w:pPrChange>
      </w:pPr>
      <w:r w:rsidRPr="002B2829">
        <w:t xml:space="preserve">Mesmo com as linguagens de programação, como Java, C#, entre outras terem evoluído e expandido sua biblioteca de Interfaces de Aplicações para Programação, comumente chamadas </w:t>
      </w:r>
      <w:proofErr w:type="spellStart"/>
      <w:r w:rsidRPr="002B2829">
        <w:t>APIs</w:t>
      </w:r>
      <w:proofErr w:type="spellEnd"/>
      <w:r w:rsidRPr="002B2829">
        <w:t xml:space="preserve">, ainda é trabalhoso desenvolver a camada de apresentação de dados de forma gráfica e dinâmica. Uma página JSP ou ASP contendo um </w:t>
      </w:r>
      <w:proofErr w:type="spellStart"/>
      <w:r w:rsidRPr="002B2829">
        <w:t>dashboard</w:t>
      </w:r>
      <w:proofErr w:type="spellEnd"/>
      <w:r w:rsidRPr="002B2829">
        <w:t xml:space="preserve"> que sintetiza em uma tela</w:t>
      </w:r>
      <w:del w:id="44"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rsidP="008B0A58">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rsidP="008B0A58">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Pr="002B2829">
        <w:t xml:space="preserve">. Isto, se feito apropriadamente, reduz a quantidade de falhas de projeto e deixa a equipe de programadores e analistas com mais tempo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rsidP="008B0A58">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w:t>
      </w:r>
      <w:proofErr w:type="spellStart"/>
      <w:r w:rsidRPr="002B2829">
        <w:t>standalone</w:t>
      </w:r>
      <w:proofErr w:type="spellEnd"/>
      <w:r w:rsidRPr="002B2829">
        <w:t xml:space="preserve"> que ger</w:t>
      </w:r>
      <w:r w:rsidR="009E32CC">
        <w:t>e</w:t>
      </w:r>
      <w:r w:rsidRPr="002B2829">
        <w:t xml:space="preserve">m código a partir de um conjunto de definições feitas 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rsidP="008B0A58">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 xml:space="preserve">1.2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CE4420" w:rsidRPr="00116872">
        <w:rPr>
          <w:rFonts w:cs="Times New Roman"/>
          <w:rPrChange w:id="58" w:author="glaubergad" w:date="2019-02-23T10:57:00Z">
            <w:rPr>
              <w:rFonts w:cs="Times New Roman"/>
            </w:rPr>
          </w:rPrChange>
        </w:rPr>
        <w:t>ambiente web,</w:t>
      </w:r>
      <w:r w:rsidR="00017328">
        <w:rPr>
          <w:rFonts w:cs="Times New Roman"/>
        </w:rPr>
        <w:t xml:space="preserve"> usando técnicas de desenvolvimento orientado a </w:t>
      </w:r>
      <w:proofErr w:type="spellStart"/>
      <w:r w:rsidR="00017328">
        <w:rPr>
          <w:rFonts w:cs="Times New Roman"/>
        </w:rPr>
        <w:t>Templates</w:t>
      </w:r>
      <w:proofErr w:type="spellEnd"/>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9" w:author="Aluno" w:date="2018-10-25T20:51:00Z">
        <w:r w:rsidRPr="002B2829" w:rsidDel="002B180E">
          <w:rPr>
            <w:rFonts w:cs="Times New Roman"/>
          </w:rPr>
          <w:delText xml:space="preserve">um </w:delText>
        </w:r>
      </w:del>
      <w:ins w:id="60" w:author="Aluno" w:date="2018-10-25T20:51:00Z">
        <w:r w:rsidRPr="002B2829">
          <w:rPr>
            <w:rFonts w:cs="Times New Roman"/>
          </w:rPr>
          <w:t xml:space="preserve">painéis de informações gerenciais </w:t>
        </w:r>
        <w:del w:id="61" w:author="Glauber Matteis Gadelha" w:date="2018-10-27T08:19:00Z">
          <w:r w:rsidRPr="002B2829" w:rsidDel="00F659A2">
            <w:rPr>
              <w:rFonts w:cs="Times New Roman"/>
            </w:rPr>
            <w:delText>(</w:delText>
          </w:r>
        </w:del>
      </w:ins>
      <w:ins w:id="62" w:author="Glauber Matteis Gadelha" w:date="2018-10-27T08:19:00Z">
        <w:r w:rsidRPr="002B2829">
          <w:rPr>
            <w:rFonts w:cs="Times New Roman"/>
          </w:rPr>
          <w:t>(</w:t>
        </w:r>
      </w:ins>
      <w:proofErr w:type="spellStart"/>
      <w:del w:id="63" w:author="glaubergad" w:date="2019-03-04T20:24:00Z">
        <w:r w:rsidRPr="002B2829" w:rsidDel="00482FD5">
          <w:rPr>
            <w:rFonts w:cs="Times New Roman"/>
            <w:i/>
          </w:rPr>
          <w:delText>dashboard</w:delText>
        </w:r>
      </w:del>
      <w:ins w:id="64" w:author="Glauber Matteis Gadelha" w:date="2018-10-27T08:11:00Z">
        <w:del w:id="65" w:author="glaubergad" w:date="2019-03-04T20:24:00Z">
          <w:r w:rsidRPr="002B2829" w:rsidDel="00482FD5">
            <w:rPr>
              <w:rFonts w:cs="Times New Roman"/>
              <w:i/>
            </w:rPr>
            <w:delText>s</w:delText>
          </w:r>
        </w:del>
      </w:ins>
      <w:ins w:id="66" w:author="glaubergad" w:date="2019-03-04T20:24:00Z">
        <w:r w:rsidR="00482FD5" w:rsidRPr="002B2829">
          <w:rPr>
            <w:rFonts w:cs="Times New Roman"/>
            <w:i/>
          </w:rPr>
          <w:t>Dashboards</w:t>
        </w:r>
      </w:ins>
      <w:proofErr w:type="spellEnd"/>
      <w:ins w:id="67" w:author="Aluno" w:date="2018-10-25T20:51:00Z">
        <w:del w:id="68" w:author="Glauber Matteis Gadelha" w:date="2018-10-27T08:19:00Z">
          <w:r w:rsidRPr="002B2829" w:rsidDel="00F659A2">
            <w:rPr>
              <w:rFonts w:cs="Times New Roman"/>
            </w:rPr>
            <w:delText>)</w:delText>
          </w:r>
        </w:del>
      </w:ins>
      <w:ins w:id="69"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70" w:author="Aluno" w:date="2018-10-25T20:52:00Z">
        <w:r w:rsidRPr="002B2829">
          <w:rPr>
            <w:rFonts w:cs="Times New Roman"/>
          </w:rPr>
          <w:t>.</w:t>
        </w:r>
      </w:ins>
      <w:r w:rsidR="00017328">
        <w:rPr>
          <w:rFonts w:cs="Times New Roman"/>
        </w:rPr>
        <w:t xml:space="preserve"> Os </w:t>
      </w:r>
      <w:proofErr w:type="spellStart"/>
      <w:r w:rsidR="00017328">
        <w:rPr>
          <w:rFonts w:cs="Times New Roman"/>
        </w:rPr>
        <w:t>template</w:t>
      </w:r>
      <w:r w:rsidR="00035B0C">
        <w:rPr>
          <w:rFonts w:cs="Times New Roman"/>
        </w:rPr>
        <w:t>s</w:t>
      </w:r>
      <w:proofErr w:type="spellEnd"/>
      <w:r w:rsidR="00017328">
        <w:rPr>
          <w:rFonts w:cs="Times New Roman"/>
        </w:rPr>
        <w:t xml:space="preserve"> são codificados usando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sidR="00017328">
        <w:rPr>
          <w:rFonts w:cs="Times New Roman"/>
        </w:rPr>
        <w:t xml:space="preserve"> e os</w:t>
      </w:r>
      <w:ins w:id="71" w:author="Aluno" w:date="2018-10-25T20:52:00Z">
        <w:r w:rsidRPr="002B2829">
          <w:rPr>
            <w:rFonts w:cs="Times New Roman"/>
          </w:rPr>
          <w:t xml:space="preserve"> painéis</w:t>
        </w:r>
      </w:ins>
      <w:r w:rsidR="00017328">
        <w:rPr>
          <w:rFonts w:cs="Times New Roman"/>
        </w:rPr>
        <w:t xml:space="preserve"> gerados</w:t>
      </w:r>
      <w:ins w:id="72"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3" w:name="_Toc527657244"/>
      <w:bookmarkStart w:id="74" w:name="_Toc535170429"/>
      <w:r w:rsidRPr="001E2AB8">
        <w:t>1.</w:t>
      </w:r>
      <w:r w:rsidR="00B80B81" w:rsidRPr="001E2AB8">
        <w:t>3</w:t>
      </w:r>
      <w:r w:rsidR="00D0465E" w:rsidRPr="001E2AB8">
        <w:t xml:space="preserve"> </w:t>
      </w:r>
      <w:bookmarkEnd w:id="73"/>
      <w:r w:rsidRPr="001E2AB8">
        <w:t>Procedimentos metodológicos</w:t>
      </w:r>
      <w:bookmarkEnd w:id="74"/>
    </w:p>
    <w:p w:rsidR="00D0465E" w:rsidRDefault="009A6CCF" w:rsidP="009A6CCF">
      <w:pPr>
        <w:rPr>
          <w:rFonts w:cs="Times New Roman"/>
          <w:szCs w:val="24"/>
        </w:rPr>
      </w:pPr>
      <w:r>
        <w:rPr>
          <w:rFonts w:cs="Times New Roman"/>
          <w:szCs w:val="24"/>
        </w:rPr>
        <w:tab/>
        <w:t xml:space="preserve">O trabalho foi conduzido em </w:t>
      </w:r>
      <w:del w:id="75" w:author="glaubergad" w:date="2019-02-23T11:00:00Z">
        <w:r w:rsidDel="003620C0">
          <w:rPr>
            <w:rFonts w:cs="Times New Roman"/>
            <w:szCs w:val="24"/>
          </w:rPr>
          <w:delText xml:space="preserve">3 </w:delText>
        </w:r>
      </w:del>
      <w:ins w:id="76"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 xml:space="preserve">abordando a geração automática de código fonte e suas vantagens, aplicação de linguagens de </w:t>
      </w:r>
      <w:proofErr w:type="spellStart"/>
      <w:r w:rsidR="006D2F59">
        <w:rPr>
          <w:rFonts w:cs="Times New Roman"/>
          <w:szCs w:val="24"/>
        </w:rPr>
        <w:t>template</w:t>
      </w:r>
      <w:proofErr w:type="spellEnd"/>
      <w:r w:rsidR="006D2F59">
        <w:rPr>
          <w:rFonts w:cs="Times New Roman"/>
          <w:szCs w:val="24"/>
        </w:rPr>
        <w:t xml:space="preserve">, técnicas e ferramentas para apresentação de dados em formato </w:t>
      </w:r>
      <w:proofErr w:type="spellStart"/>
      <w:r w:rsidR="006D2F59">
        <w:rPr>
          <w:rFonts w:cs="Times New Roman"/>
          <w:szCs w:val="24"/>
        </w:rPr>
        <w:t>dashboard</w:t>
      </w:r>
      <w:proofErr w:type="spellEnd"/>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del w:id="77" w:author="glaubergad" w:date="2019-02-23T11:01:00Z">
        <w:r w:rsidDel="003620C0">
          <w:rPr>
            <w:rFonts w:cs="Times New Roman"/>
            <w:szCs w:val="24"/>
          </w:rPr>
          <w:delText>posterior</w:delText>
        </w:r>
      </w:del>
      <w:ins w:id="78"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rsidR="00194846" w:rsidRPr="002B2829" w:rsidRDefault="00194846" w:rsidP="00F319EF">
      <w:pPr>
        <w:rPr>
          <w:rFonts w:cs="Times New Roman"/>
        </w:rPr>
      </w:pPr>
    </w:p>
    <w:p w:rsidR="009C07DD" w:rsidRDefault="006D2F59" w:rsidP="006D2F59">
      <w:pPr>
        <w:pStyle w:val="Ttulo2"/>
      </w:pPr>
      <w:bookmarkStart w:id="79" w:name="_Toc498681701"/>
      <w:bookmarkStart w:id="80" w:name="_Toc535170430"/>
      <w:proofErr w:type="gramStart"/>
      <w:r>
        <w:t>1.</w:t>
      </w:r>
      <w:r w:rsidR="00B80B81">
        <w:t>4</w:t>
      </w:r>
      <w:r>
        <w:t xml:space="preserve"> </w:t>
      </w:r>
      <w:bookmarkEnd w:id="79"/>
      <w:r>
        <w:t>Organização</w:t>
      </w:r>
      <w:proofErr w:type="gramEnd"/>
      <w:r>
        <w:t xml:space="preserve"> do trabalho</w:t>
      </w:r>
      <w:bookmarkEnd w:id="80"/>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 linguagem de </w:t>
      </w:r>
      <w:proofErr w:type="spellStart"/>
      <w:r w:rsidR="00215658">
        <w:t>template</w:t>
      </w:r>
      <w:proofErr w:type="spellEnd"/>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p>
    <w:p w:rsidR="002B7DBB" w:rsidRDefault="002B7DBB" w:rsidP="00C85C22">
      <w:r>
        <w:tab/>
        <w:t xml:space="preserve">No capítulo 3 descreve-se o projeto da aplicação geradora de </w:t>
      </w:r>
      <w:proofErr w:type="spellStart"/>
      <w:r>
        <w:t>dashboards</w:t>
      </w:r>
      <w:proofErr w:type="spellEnd"/>
      <w:r>
        <w:t xml:space="preserve"> e seu desenvolvimento. Por último, no capítulo 4 são feitas as considerações finais.</w:t>
      </w:r>
    </w:p>
    <w:p w:rsidR="00482FD5" w:rsidRDefault="00482FD5">
      <w:pPr>
        <w:spacing w:after="160" w:line="240" w:lineRule="auto"/>
        <w:jc w:val="left"/>
        <w:rPr>
          <w:ins w:id="81" w:author="glaubergad" w:date="2019-03-04T20:25:00Z"/>
        </w:rPr>
      </w:pPr>
      <w:ins w:id="82" w:author="glaubergad" w:date="2019-03-04T20:25:00Z">
        <w:r>
          <w:br w:type="page"/>
        </w:r>
      </w:ins>
    </w:p>
    <w:p w:rsidR="00683CDD" w:rsidDel="00482FD5" w:rsidRDefault="00683CDD" w:rsidP="00C85C22">
      <w:pPr>
        <w:rPr>
          <w:del w:id="83" w:author="glaubergad" w:date="2019-03-04T20:25:00Z"/>
        </w:rPr>
      </w:pPr>
    </w:p>
    <w:p w:rsidR="00683CDD" w:rsidRPr="00482FD5" w:rsidRDefault="00683CDD">
      <w:pPr>
        <w:pStyle w:val="Ttulo1"/>
      </w:pPr>
      <w:bookmarkStart w:id="84" w:name="_Toc535170431"/>
      <w:r w:rsidRPr="00482FD5">
        <w:t>Fundamentação Teórica</w:t>
      </w:r>
      <w:bookmarkEnd w:id="84"/>
    </w:p>
    <w:p w:rsidR="00683CDD" w:rsidRDefault="00683CDD" w:rsidP="00683CDD">
      <w:pPr>
        <w:ind w:firstLine="709"/>
      </w:pPr>
      <w:r>
        <w:t xml:space="preserve">Este capítulo apresenta a base teórica sobre reuso de software e apresentação de dados em formato gráfico </w:t>
      </w:r>
      <w:proofErr w:type="spellStart"/>
      <w:r>
        <w:t>dashboard</w:t>
      </w:r>
      <w:proofErr w:type="spellEnd"/>
      <w:r>
        <w:t>. 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5" w:name="_Toc535170432"/>
      <w:r>
        <w:t xml:space="preserve">2.1 </w:t>
      </w:r>
      <w:proofErr w:type="gramStart"/>
      <w:r>
        <w:t>Reuso</w:t>
      </w:r>
      <w:proofErr w:type="gramEnd"/>
      <w:r>
        <w:t xml:space="preserve"> de Software</w:t>
      </w:r>
      <w:bookmarkEnd w:id="85"/>
    </w:p>
    <w:p w:rsidR="00683CDD" w:rsidRDefault="00940821" w:rsidP="00683CDD">
      <w:pPr>
        <w:rPr>
          <w:ins w:id="86"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proofErr w:type="gramStart"/>
      <w:r w:rsidR="00813447">
        <w:t>início</w:t>
      </w:r>
      <w:proofErr w:type="gramEnd"/>
      <w:r w:rsidR="00DE7325">
        <w:t xml:space="preserve"> </w:t>
      </w:r>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LUCRÉDIO, 2009)</w:t>
      </w:r>
      <w:r w:rsidR="00CE4420">
        <w:rPr>
          <w:rStyle w:val="Refdenotaderodap"/>
        </w:rPr>
        <w:fldChar w:fldCharType="end"/>
      </w:r>
      <w:r w:rsidR="00DE7325">
        <w:t xml:space="preserve">. Qualquer dos artefatos de software de um projeto anterior e bem sucedido, como </w:t>
      </w:r>
      <w:r w:rsidR="00422806">
        <w:t xml:space="preserve">código fonte, classes e bibliotecas compiladas, planos, estratégias, entre outros, podem e devem ser reutilizados para </w:t>
      </w:r>
      <w:proofErr w:type="gramStart"/>
      <w:r w:rsidR="00422806">
        <w:t>agilizar</w:t>
      </w:r>
      <w:proofErr w:type="gramEnd"/>
      <w:r w:rsidR="00422806">
        <w:t xml:space="preserve"> 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p>
    <w:p w:rsidR="00033C28" w:rsidRDefault="00033C28" w:rsidP="00683CDD">
      <w:ins w:id="87" w:author="glaubergad" w:date="2019-02-23T11:03:00Z">
        <w:r>
          <w:tab/>
        </w:r>
      </w:ins>
      <w:ins w:id="88" w:author="glaubergad" w:date="2019-02-23T11:04:00Z">
        <w:r>
          <w:t xml:space="preserve">Apesar do reuso de software parecer </w:t>
        </w:r>
        <w:proofErr w:type="gramStart"/>
        <w:r>
          <w:t>a</w:t>
        </w:r>
        <w:proofErr w:type="gramEnd"/>
        <w:r>
          <w:t xml:space="preserve"> soluç</w:t>
        </w:r>
      </w:ins>
      <w:ins w:id="89" w:author="glaubergad" w:date="2019-02-23T11:05:00Z">
        <w:r>
          <w:t>ão ideal e mais óbvia para entrega rápida de soluções para as demandas de mercado, até os dias atuais são poucos os times de An</w:t>
        </w:r>
      </w:ins>
      <w:ins w:id="90" w:author="glaubergad" w:date="2019-02-23T11:06:00Z">
        <w:r>
          <w:t xml:space="preserve">álise e Desenvolvimento de Sistemas que aplicam o conceito de forma sistemática. </w:t>
        </w:r>
      </w:ins>
    </w:p>
    <w:p w:rsidR="001E2AB8" w:rsidRDefault="001E2AB8" w:rsidP="00683CDD">
      <w:r>
        <w:tab/>
      </w:r>
      <w:proofErr w:type="spellStart"/>
      <w:r>
        <w:t>Lucrédio</w:t>
      </w:r>
      <w:proofErr w:type="spellEnd"/>
      <w:r>
        <w:t xml:space="preserve">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3B65F4" w:rsidRDefault="003B65F4" w:rsidP="00683CDD">
      <w:r>
        <w:tab/>
      </w:r>
      <w:r w:rsidR="000F350E">
        <w:t xml:space="preserve">Para </w:t>
      </w:r>
      <w:proofErr w:type="spellStart"/>
      <w:r w:rsidR="000F350E">
        <w:t>Sommerville</w:t>
      </w:r>
      <w:proofErr w:type="spellEnd"/>
      <w:r w:rsidR="000F350E">
        <w:t xml:space="preserv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0F350E" w:rsidRPr="000F350E">
        <w:rPr>
          <w:noProof/>
        </w:rPr>
        <w:t>( 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4742D1" w:rsidRPr="003B65F4" w:rsidRDefault="004742D1" w:rsidP="00683CDD">
      <w:r>
        <w:tab/>
      </w:r>
    </w:p>
    <w:p w:rsidR="00B70328" w:rsidRDefault="00B70328" w:rsidP="00683CDD">
      <w:r>
        <w:tab/>
      </w:r>
    </w:p>
    <w:p w:rsidR="001A5708" w:rsidRDefault="001A5708" w:rsidP="00683CDD"/>
    <w:p w:rsidR="0005301A" w:rsidRDefault="0052396E">
      <w:pPr>
        <w:pStyle w:val="Ttulo2"/>
      </w:pPr>
      <w:proofErr w:type="gramStart"/>
      <w:r>
        <w:lastRenderedPageBreak/>
        <w:t>2.2 Geração</w:t>
      </w:r>
      <w:proofErr w:type="gramEnd"/>
      <w:r>
        <w:t xml:space="preserve"> de Código</w:t>
      </w:r>
    </w:p>
    <w:p w:rsidR="00E54112" w:rsidRDefault="00E54112"/>
    <w:p w:rsidR="00E54112" w:rsidRDefault="00E54112">
      <w:pPr>
        <w:pStyle w:val="Ttulo2"/>
      </w:pPr>
      <w:r>
        <w:t xml:space="preserve">2.3 Motores de </w:t>
      </w:r>
      <w:proofErr w:type="spellStart"/>
      <w:r>
        <w:t>template</w:t>
      </w:r>
      <w:proofErr w:type="spellEnd"/>
    </w:p>
    <w:p w:rsidR="00E54112" w:rsidRDefault="00E54112">
      <w:pPr>
        <w:pStyle w:val="Ttulo2"/>
      </w:pPr>
      <w:r>
        <w:t xml:space="preserve">2.3.1 Java Server </w:t>
      </w:r>
      <w:proofErr w:type="spellStart"/>
      <w:r>
        <w:t>Pages</w:t>
      </w:r>
      <w:proofErr w:type="spellEnd"/>
    </w:p>
    <w:p w:rsidR="00E54112" w:rsidRDefault="00E54112">
      <w:pPr>
        <w:pStyle w:val="Ttulo2"/>
      </w:pPr>
      <w:r>
        <w:t xml:space="preserve">2.3.2 </w:t>
      </w:r>
      <w:proofErr w:type="spellStart"/>
      <w:r>
        <w:t>Thymeleaf</w:t>
      </w:r>
      <w:proofErr w:type="spellEnd"/>
    </w:p>
    <w:p w:rsidR="00E54112" w:rsidRDefault="00E54112">
      <w:pPr>
        <w:pStyle w:val="Ttulo2"/>
      </w:pPr>
      <w:del w:id="91" w:author="glaubergad" w:date="2019-03-04T20:25:00Z">
        <w:r w:rsidDel="00482FD5">
          <w:delText>3</w:delText>
        </w:r>
      </w:del>
      <w:ins w:id="92" w:author="glaubergad" w:date="2019-03-04T20:25:00Z">
        <w:r w:rsidR="00482FD5">
          <w:t>2</w:t>
        </w:r>
      </w:ins>
      <w:r>
        <w:t xml:space="preserve">.3.3 Apache </w:t>
      </w:r>
      <w:proofErr w:type="spellStart"/>
      <w:r>
        <w:t>Velocity</w:t>
      </w:r>
      <w:proofErr w:type="spellEnd"/>
    </w:p>
    <w:p w:rsidR="00E54112" w:rsidRDefault="00E54112">
      <w:pPr>
        <w:pStyle w:val="Ttulo2"/>
      </w:pPr>
      <w:del w:id="93" w:author="glaubergad" w:date="2019-03-04T20:25:00Z">
        <w:r w:rsidDel="00482FD5">
          <w:delText>3</w:delText>
        </w:r>
      </w:del>
      <w:ins w:id="94" w:author="glaubergad" w:date="2019-03-04T20:25:00Z">
        <w:r w:rsidR="00482FD5">
          <w:t>2</w:t>
        </w:r>
      </w:ins>
      <w:r>
        <w:t xml:space="preserve">.3.4 Apache </w:t>
      </w:r>
      <w:proofErr w:type="spellStart"/>
      <w:r>
        <w:t>Freemarker</w:t>
      </w:r>
      <w:proofErr w:type="spellEnd"/>
    </w:p>
    <w:p w:rsidR="00E54112" w:rsidRDefault="00E54112">
      <w:pPr>
        <w:pStyle w:val="Ttulo2"/>
      </w:pPr>
      <w:del w:id="95" w:author="glaubergad" w:date="2019-03-04T20:25:00Z">
        <w:r w:rsidDel="00482FD5">
          <w:delText>3</w:delText>
        </w:r>
      </w:del>
      <w:ins w:id="96" w:author="glaubergad" w:date="2019-03-04T20:25:00Z">
        <w:r w:rsidR="00482FD5">
          <w:t>2</w:t>
        </w:r>
      </w:ins>
      <w:r>
        <w:t xml:space="preserve">.3.5 </w:t>
      </w:r>
      <w:proofErr w:type="spellStart"/>
      <w:r>
        <w:t>Groovy</w:t>
      </w:r>
      <w:proofErr w:type="spellEnd"/>
    </w:p>
    <w:p w:rsidR="00E54112" w:rsidRPr="00E54112" w:rsidRDefault="00E54112">
      <w:pPr>
        <w:pStyle w:val="Ttulo2"/>
      </w:pPr>
      <w:del w:id="97" w:author="glaubergad" w:date="2019-03-04T20:25:00Z">
        <w:r w:rsidDel="00482FD5">
          <w:delText>3</w:delText>
        </w:r>
      </w:del>
      <w:ins w:id="98" w:author="glaubergad" w:date="2019-03-04T20:25:00Z">
        <w:r w:rsidR="00482FD5">
          <w:t>2</w:t>
        </w:r>
      </w:ins>
      <w:r>
        <w:t>.3.6 Jade4j</w:t>
      </w:r>
    </w:p>
    <w:p w:rsidR="64669F3A" w:rsidRDefault="64669F3A" w:rsidP="64669F3A">
      <w:pPr>
        <w:pStyle w:val="Ttulo2"/>
      </w:pPr>
      <w:r>
        <w:t xml:space="preserve">2.3.6 </w:t>
      </w:r>
      <w:proofErr w:type="spellStart"/>
      <w:r>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w:t>
      </w:r>
      <w:proofErr w:type="spellStart"/>
      <w:r>
        <w:t>dashboards</w:t>
      </w:r>
      <w:proofErr w:type="spellEnd"/>
      <w:r>
        <w:t xml:space="preserve">,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9"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100" w:author="glaubergad" w:date="2019-03-04T20:28:00Z"/>
        </w:rPr>
      </w:pPr>
      <w:r>
        <w:t xml:space="preserve">O </w:t>
      </w:r>
      <w:proofErr w:type="spellStart"/>
      <w:proofErr w:type="gramStart"/>
      <w:r>
        <w:t>DashGen</w:t>
      </w:r>
      <w:proofErr w:type="spellEnd"/>
      <w:proofErr w:type="gramEnd"/>
      <w:r>
        <w:t xml:space="preserve"> </w:t>
      </w:r>
      <w:ins w:id="101" w:author="glaubergad" w:date="2019-03-04T20:27:00Z">
        <w:r w:rsidR="00A90B67">
          <w:t>captura a primeira linha do arquivo fonte de dados, considerando que esta traga os nomes dos atributos contidos</w:t>
        </w:r>
      </w:ins>
      <w:del w:id="102"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3" w:author="glaubergad" w:date="2019-03-04T20:28:00Z">
        <w:r>
          <w:t xml:space="preserve">O usuário especifica o domínio (eixo X) e a </w:t>
        </w:r>
        <w:proofErr w:type="gramStart"/>
        <w:r>
          <w:t>imagem(</w:t>
        </w:r>
        <w:proofErr w:type="gramEnd"/>
        <w:r>
          <w:t>Eixo Y) de cada tipo de gráfico</w:t>
        </w:r>
      </w:ins>
      <w:ins w:id="104"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5" w:author="glaubergad" w:date="2019-03-04T20:29:00Z"/>
        </w:rPr>
      </w:pPr>
      <w:del w:id="106"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 xml:space="preserve">Especificação do uso do motor de </w:t>
      </w:r>
      <w:proofErr w:type="spellStart"/>
      <w:r>
        <w:t>Templates</w:t>
      </w:r>
      <w:proofErr w:type="spellEnd"/>
      <w:r>
        <w:t>,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w:t>
      </w:r>
      <w:proofErr w:type="spellStart"/>
      <w:r>
        <w:t>Templates</w:t>
      </w:r>
      <w:proofErr w:type="spellEnd"/>
      <w:r>
        <w:t>;</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107" w:author="glaubergad" w:date="2019-03-04T20:30:00Z">
        <w:r w:rsidDel="00EB6B31">
          <w:delText xml:space="preserve">produzir </w:delText>
        </w:r>
      </w:del>
      <w:ins w:id="108" w:author="glaubergad" w:date="2019-03-04T20:30:00Z">
        <w:r w:rsidR="00EB6B31">
          <w:t xml:space="preserve">gerar </w:t>
        </w:r>
      </w:ins>
      <w:r>
        <w:t xml:space="preserve">um Dashboard completo. As entradas são: o arquivo de dados, os arquivos de </w:t>
      </w:r>
      <w:proofErr w:type="spellStart"/>
      <w:r>
        <w:t>template</w:t>
      </w:r>
      <w:proofErr w:type="spellEnd"/>
      <w:r>
        <w:t>,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w:t>
            </w:r>
            <w:bookmarkStart w:id="109" w:name="_GoBack"/>
            <w:bookmarkEnd w:id="109"/>
            <w:r>
              <w:rPr>
                <w:sz w:val="20"/>
                <w:szCs w:val="20"/>
              </w:rPr>
              <w:t xml:space="preserve">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10"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w:t>
            </w:r>
            <w:proofErr w:type="spellStart"/>
            <w:r>
              <w:t>templates</w:t>
            </w:r>
            <w:proofErr w:type="spellEnd"/>
            <w:r>
              <w:t xml:space="preserve"> a ser aplicada será a Apache </w:t>
            </w:r>
            <w:proofErr w:type="spellStart"/>
            <w:proofErr w:type="gramStart"/>
            <w:r>
              <w:t>FreeMarker</w:t>
            </w:r>
            <w:proofErr w:type="spellEnd"/>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lastRenderedPageBreak/>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C30F7B">
            <w:pPr>
              <w:jc w:val="left"/>
            </w:pPr>
            <w:r>
              <w:t>Usuário acessa a url do sistema a partir de um navegador compatível com HTML5.</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7" w:author="glaubergad" w:date="2019-03-04T20:32:00Z"/>
                <w:color w:val="000000" w:themeColor="text1"/>
              </w:rPr>
            </w:pPr>
            <w:del w:id="118"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9" w:author="glaubergad" w:date="2019-03-04T20:32:00Z"/>
              </w:rPr>
            </w:pPr>
            <w:del w:id="120"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1"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22"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3"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24"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Pr="003A5E58" w:rsidRDefault="00246861" w:rsidP="00AF2565"/>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0DCF" w:rsidRDefault="00680DCF" w:rsidP="00A253DA">
      <w:pPr>
        <w:spacing w:line="240" w:lineRule="auto"/>
      </w:pPr>
      <w:r>
        <w:separator/>
      </w:r>
    </w:p>
  </w:endnote>
  <w:endnote w:type="continuationSeparator" w:id="0">
    <w:p w:rsidR="00680DCF" w:rsidRDefault="00680DCF"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0DCF" w:rsidRDefault="00680DCF" w:rsidP="00A253DA">
      <w:pPr>
        <w:spacing w:line="240" w:lineRule="auto"/>
      </w:pPr>
      <w:r>
        <w:separator/>
      </w:r>
    </w:p>
  </w:footnote>
  <w:footnote w:type="continuationSeparator" w:id="0">
    <w:p w:rsidR="00680DCF" w:rsidRDefault="00680DCF"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90E95"/>
    <w:rsid w:val="000C5D7F"/>
    <w:rsid w:val="000F350E"/>
    <w:rsid w:val="00107FEB"/>
    <w:rsid w:val="00116872"/>
    <w:rsid w:val="00133D24"/>
    <w:rsid w:val="00141AF0"/>
    <w:rsid w:val="00145C67"/>
    <w:rsid w:val="001573F5"/>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D483C"/>
    <w:rsid w:val="002E47A8"/>
    <w:rsid w:val="00304AB2"/>
    <w:rsid w:val="00312000"/>
    <w:rsid w:val="003538C3"/>
    <w:rsid w:val="003620C0"/>
    <w:rsid w:val="0036345C"/>
    <w:rsid w:val="0038020C"/>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41997"/>
    <w:rsid w:val="00791DE4"/>
    <w:rsid w:val="007C2F47"/>
    <w:rsid w:val="007C4F51"/>
    <w:rsid w:val="007C6528"/>
    <w:rsid w:val="007D01B9"/>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50B3C"/>
    <w:rsid w:val="00B66370"/>
    <w:rsid w:val="00B70328"/>
    <w:rsid w:val="00B80B81"/>
    <w:rsid w:val="00B82E89"/>
    <w:rsid w:val="00B9461F"/>
    <w:rsid w:val="00BA30A6"/>
    <w:rsid w:val="00BE0C2E"/>
    <w:rsid w:val="00BF02C4"/>
    <w:rsid w:val="00C13E5E"/>
    <w:rsid w:val="00C44BC1"/>
    <w:rsid w:val="00C85C22"/>
    <w:rsid w:val="00C96C87"/>
    <w:rsid w:val="00CA58D3"/>
    <w:rsid w:val="00CB0B74"/>
    <w:rsid w:val="00CB4EDD"/>
    <w:rsid w:val="00CD6053"/>
    <w:rsid w:val="00CE3589"/>
    <w:rsid w:val="00CE4420"/>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67539"/>
    <w:rsid w:val="00F8264A"/>
    <w:rsid w:val="00F84552"/>
    <w:rsid w:val="00F93C30"/>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977F6C-2693-4940-BB07-42456320D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3</Pages>
  <Words>4577</Words>
  <Characters>24716</Characters>
  <Application>Microsoft Office Word</Application>
  <DocSecurity>0</DocSecurity>
  <Lines>205</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83</cp:revision>
  <dcterms:created xsi:type="dcterms:W3CDTF">2017-11-17T15:19:00Z</dcterms:created>
  <dcterms:modified xsi:type="dcterms:W3CDTF">2019-07-03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